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C0410D">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C0410D">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C0410D">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C0410D">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C0410D">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C0410D">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C0410D">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C0410D">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C0410D">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C0410D">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C0410D">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C0410D">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C0410D">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C0410D">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C0410D">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C0410D">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C0410D">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C0410D">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C0410D">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C0410D">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C0410D">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C0410D">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C0410D">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C0410D">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C0410D">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34FEFCA2" w:rsidR="00F61322" w:rsidRDefault="00F61322" w:rsidP="00F61322">
      <w:r>
        <w:t>On the left of the interface is the “Create Guide</w:t>
      </w:r>
      <w:r w:rsidR="003F2D54">
        <w:t>/ID</w:t>
      </w:r>
      <w:r>
        <w:t xml:space="preserv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rsidRPr="00012E6C">
        <w:rPr>
          <w:b/>
        </w:rP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rsidRPr="00012E6C">
        <w:rPr>
          <w:b/>
        </w:rPr>
        <w:t>Lipid data:</w:t>
      </w:r>
      <w:r>
        <w:t xml:space="preserve">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012E6C" w:rsidRDefault="006732CA" w:rsidP="00F61322">
      <w:pPr>
        <w:rPr>
          <w:b/>
          <w:sz w:val="24"/>
          <w:szCs w:val="24"/>
        </w:rPr>
      </w:pPr>
      <w:r w:rsidRPr="00012E6C">
        <w:rPr>
          <w:b/>
          <w:sz w:val="24"/>
          <w:szCs w:val="24"/>
        </w:rPr>
        <w:t>Peptide columns:</w:t>
      </w:r>
    </w:p>
    <w:p w14:paraId="6E574EE0" w14:textId="13633985" w:rsidR="005151B4" w:rsidRDefault="003759F2" w:rsidP="00F61322">
      <w:r w:rsidRPr="00012E6C">
        <w:rPr>
          <w:b/>
        </w:rPr>
        <w:t xml:space="preserve">Protein ID </w:t>
      </w:r>
      <w:r w:rsidR="005151B4" w:rsidRPr="00012E6C">
        <w:rPr>
          <w:b/>
        </w:rPr>
        <w:t>–</w:t>
      </w:r>
      <w:r w:rsidR="005151B4">
        <w:t xml:space="preserve"> a unique identification code for the protein this peptide belongs to.</w:t>
      </w:r>
    </w:p>
    <w:p w14:paraId="2679E003" w14:textId="35F03E57" w:rsidR="005151B4" w:rsidRDefault="003759F2" w:rsidP="00F61322">
      <w:r w:rsidRPr="00012E6C">
        <w:rPr>
          <w:b/>
        </w:rPr>
        <w:t>Protein Name</w:t>
      </w:r>
      <w:r w:rsidR="005151B4" w:rsidRPr="00012E6C">
        <w:rPr>
          <w:b/>
        </w:rPr>
        <w:t xml:space="preserve"> –</w:t>
      </w:r>
      <w:r w:rsidR="005151B4">
        <w:t xml:space="preserve"> common name of the parent protein</w:t>
      </w:r>
    </w:p>
    <w:p w14:paraId="2C9397A7" w14:textId="52E6CEC6" w:rsidR="005151B4" w:rsidRDefault="00AE148C" w:rsidP="00F61322">
      <w:r w:rsidRPr="00012E6C">
        <w:rPr>
          <w:b/>
        </w:rPr>
        <w:t xml:space="preserve">Precursor Retention Time (sec) </w:t>
      </w:r>
      <w:r w:rsidR="005151B4" w:rsidRPr="00012E6C">
        <w:rPr>
          <w:b/>
        </w:rPr>
        <w:t>–</w:t>
      </w:r>
      <w:r w:rsidR="005151B4">
        <w:t xml:space="preserve">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012E6C">
        <w:rPr>
          <w:b/>
        </w:rPr>
        <w:t>rt_start</w:t>
      </w:r>
      <w:proofErr w:type="spellEnd"/>
      <w:r w:rsidRPr="00012E6C">
        <w:rPr>
          <w:b/>
        </w:rPr>
        <w:t xml:space="preserve"> </w:t>
      </w:r>
      <w:r w:rsidR="005151B4" w:rsidRPr="00012E6C">
        <w:rPr>
          <w:b/>
        </w:rPr>
        <w:t>–</w:t>
      </w:r>
      <w:r w:rsidR="005151B4">
        <w:t xml:space="preserve"> the start of the elution peak.</w:t>
      </w:r>
      <w:r w:rsidR="005151B4" w:rsidRPr="005151B4">
        <w:t xml:space="preserve"> </w:t>
      </w:r>
    </w:p>
    <w:p w14:paraId="31E790CB" w14:textId="5B320221" w:rsidR="005151B4" w:rsidRPr="00F61322" w:rsidRDefault="00AE148C" w:rsidP="005151B4">
      <w:proofErr w:type="spellStart"/>
      <w:r w:rsidRPr="00012E6C">
        <w:rPr>
          <w:b/>
        </w:rPr>
        <w:t>rt_end</w:t>
      </w:r>
      <w:proofErr w:type="spellEnd"/>
      <w:r w:rsidRPr="00012E6C">
        <w:rPr>
          <w:b/>
        </w:rPr>
        <w:t xml:space="preserve"> </w:t>
      </w:r>
      <w:r w:rsidR="005151B4" w:rsidRPr="00012E6C">
        <w:rPr>
          <w:b/>
        </w:rPr>
        <w:t>–</w:t>
      </w:r>
      <w:r w:rsidR="005151B4">
        <w:t xml:space="preserve"> the end of the elution peak</w:t>
      </w:r>
      <w:r>
        <w:t>.</w:t>
      </w:r>
    </w:p>
    <w:p w14:paraId="1BAA92AA" w14:textId="288893FE" w:rsidR="005151B4" w:rsidRDefault="00AE148C" w:rsidP="005151B4">
      <w:proofErr w:type="spellStart"/>
      <w:r w:rsidRPr="00012E6C">
        <w:rPr>
          <w:b/>
        </w:rPr>
        <w:t>rt_width</w:t>
      </w:r>
      <w:proofErr w:type="spellEnd"/>
      <w:r w:rsidRPr="00012E6C">
        <w:rPr>
          <w:b/>
        </w:rPr>
        <w:t xml:space="preserve"> </w:t>
      </w:r>
      <w:r w:rsidR="005151B4" w:rsidRPr="00012E6C">
        <w:rPr>
          <w:b/>
        </w:rPr>
        <w:t>–</w:t>
      </w:r>
      <w:r w:rsidR="005151B4">
        <w:t xml:space="preserve"> the width of the elution peak. </w:t>
      </w:r>
    </w:p>
    <w:p w14:paraId="79C95234" w14:textId="0EE0DD85" w:rsidR="005151B4" w:rsidRDefault="00AE148C" w:rsidP="005151B4">
      <w:r w:rsidRPr="00012E6C">
        <w:rPr>
          <w:b/>
        </w:rPr>
        <w:t>Precursor m/z</w:t>
      </w:r>
      <w:r w:rsidR="005151B4" w:rsidRPr="00012E6C">
        <w:rPr>
          <w:b/>
        </w:rPr>
        <w:t xml:space="preserve"> –</w:t>
      </w:r>
      <w:r w:rsidR="005151B4">
        <w:t xml:space="preserve"> observed m/z of the peptide</w:t>
      </w:r>
    </w:p>
    <w:p w14:paraId="3B639BE9" w14:textId="549F830B" w:rsidR="005151B4" w:rsidRDefault="00AE148C" w:rsidP="005151B4">
      <w:r w:rsidRPr="00012E6C">
        <w:rPr>
          <w:b/>
        </w:rPr>
        <w:t xml:space="preserve">Peptide Theoretical Mass </w:t>
      </w:r>
      <w:r w:rsidR="005151B4" w:rsidRPr="00012E6C">
        <w:rPr>
          <w:b/>
        </w:rPr>
        <w:t>–</w:t>
      </w:r>
      <w:r w:rsidR="005151B4">
        <w:t xml:space="preserve"> the theoretical neutral mass of this peptide</w:t>
      </w:r>
    </w:p>
    <w:p w14:paraId="77611FC5" w14:textId="77E42926" w:rsidR="005151B4" w:rsidRDefault="00AE148C" w:rsidP="005151B4">
      <w:r w:rsidRPr="00012E6C">
        <w:rPr>
          <w:b/>
        </w:rPr>
        <w:t>Identification Charge</w:t>
      </w:r>
      <w:r w:rsidR="005151B4" w:rsidRPr="00012E6C">
        <w:rPr>
          <w:b/>
        </w:rPr>
        <w:t xml:space="preserve"> –</w:t>
      </w:r>
      <w:r w:rsidR="005151B4">
        <w:t xml:space="preserve"> observed charge state</w:t>
      </w:r>
    </w:p>
    <w:p w14:paraId="640CB882" w14:textId="77777777" w:rsidR="005151B4" w:rsidRDefault="005151B4" w:rsidP="005151B4">
      <w:proofErr w:type="spellStart"/>
      <w:r w:rsidRPr="00012E6C">
        <w:rPr>
          <w:b/>
        </w:rPr>
        <w:t>ptm</w:t>
      </w:r>
      <w:proofErr w:type="spellEnd"/>
      <w:r w:rsidRPr="00012E6C">
        <w:rPr>
          <w:b/>
        </w:rPr>
        <w:t xml:space="preserve"> –</w:t>
      </w:r>
      <w:r>
        <w:t xml:space="preserve"> post translational modifications </w:t>
      </w:r>
      <w:r w:rsidR="00A04033">
        <w:t>observed</w:t>
      </w:r>
    </w:p>
    <w:p w14:paraId="570F3B73" w14:textId="77777777" w:rsidR="00A04033" w:rsidRDefault="00A04033" w:rsidP="00A04033">
      <w:proofErr w:type="spellStart"/>
      <w:r w:rsidRPr="00012E6C">
        <w:rPr>
          <w:b/>
        </w:rPr>
        <w:t>avg_ppm</w:t>
      </w:r>
      <w:proofErr w:type="spellEnd"/>
      <w:r w:rsidRPr="00012E6C">
        <w:rPr>
          <w:b/>
        </w:rPr>
        <w:t xml:space="preserve"> –</w:t>
      </w:r>
      <w:r>
        <w:t xml:space="preserve">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tart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lastRenderedPageBreak/>
        <w:t>end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peptides</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uniqu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 xml:space="preserve">accessions </w:t>
      </w:r>
      <w:r w:rsidR="00C15DBC" w:rsidRPr="00012E6C">
        <w:rPr>
          <w:rFonts w:ascii="Calibri" w:eastAsia="Times New Roman" w:hAnsi="Calibri" w:cs="Calibri"/>
          <w:b/>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species –</w:t>
      </w:r>
      <w:r>
        <w:rPr>
          <w:rFonts w:ascii="Calibri" w:eastAsia="Times New Roman" w:hAnsi="Calibri" w:cs="Calibri"/>
          <w:color w:val="000000"/>
        </w:rPr>
        <w:t xml:space="preserve">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gene_nam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protein_existence</w:t>
      </w:r>
      <w:proofErr w:type="spellEnd"/>
      <w:r w:rsidRPr="00012E6C">
        <w:rPr>
          <w:rFonts w:ascii="Calibri" w:eastAsia="Times New Roman" w:hAnsi="Calibri" w:cs="Calibri"/>
          <w:b/>
          <w:color w:val="000000"/>
        </w:rPr>
        <w:t xml:space="preserve"> </w:t>
      </w:r>
      <w:r w:rsidR="0074383E" w:rsidRPr="00012E6C">
        <w:rPr>
          <w:rFonts w:ascii="Calibri" w:eastAsia="Times New Roman" w:hAnsi="Calibri" w:cs="Calibri"/>
          <w:b/>
          <w:color w:val="000000"/>
        </w:rPr>
        <w:t>–</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equence_version</w:t>
      </w:r>
      <w:proofErr w:type="spellEnd"/>
      <w:r w:rsidR="0074383E" w:rsidRPr="00012E6C">
        <w:rPr>
          <w:rFonts w:ascii="Calibri" w:eastAsia="Times New Roman" w:hAnsi="Calibri" w:cs="Calibri"/>
          <w:b/>
          <w:color w:val="000000"/>
        </w:rPr>
        <w:t xml:space="preserve"> –</w:t>
      </w:r>
      <w:r w:rsidR="0074383E">
        <w:rPr>
          <w:rFonts w:ascii="Calibri" w:eastAsia="Times New Roman" w:hAnsi="Calibri" w:cs="Calibri"/>
          <w:color w:val="000000"/>
        </w:rPr>
        <w:t xml:space="preserve">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iterature_n</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012E6C" w:rsidRDefault="006732CA" w:rsidP="00AE148C">
      <w:pPr>
        <w:spacing w:line="240" w:lineRule="auto"/>
        <w:rPr>
          <w:rFonts w:ascii="Calibri" w:eastAsia="Times New Roman" w:hAnsi="Calibri" w:cs="Calibri"/>
          <w:b/>
          <w:color w:val="000000"/>
          <w:sz w:val="24"/>
          <w:szCs w:val="24"/>
        </w:rPr>
      </w:pPr>
      <w:r w:rsidRPr="00012E6C">
        <w:rPr>
          <w:rFonts w:ascii="Calibri" w:eastAsia="Times New Roman" w:hAnsi="Calibri" w:cs="Calibri"/>
          <w:b/>
          <w:color w:val="000000"/>
          <w:sz w:val="24"/>
          <w:szCs w:val="24"/>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Nam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Unique Identifier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m/z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Retention Time (sec) –</w:t>
      </w:r>
      <w:r w:rsidRPr="00C15DBC">
        <w:rPr>
          <w:rFonts w:ascii="Calibri" w:eastAsia="Times New Roman" w:hAnsi="Calibri" w:cs="Calibri"/>
          <w:color w:val="000000"/>
        </w:rPr>
        <w:t xml:space="preserve">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Identification Charg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 –</w:t>
      </w:r>
      <w:r w:rsidRPr="00C15DBC">
        <w:rPr>
          <w:rFonts w:ascii="Calibri" w:eastAsia="Times New Roman" w:hAnsi="Calibri" w:cs="Calibri"/>
          <w:color w:val="000000"/>
        </w:rPr>
        <w:t xml:space="preserve">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_cf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w:t>
      </w:r>
      <w:r w:rsidR="006732CA" w:rsidRPr="00012E6C">
        <w:rPr>
          <w:rFonts w:ascii="Calibri" w:eastAsia="Times New Roman" w:hAnsi="Calibri" w:cs="Calibri"/>
          <w:b/>
          <w:color w:val="000000"/>
        </w:rPr>
        <w:t>iterature_n</w:t>
      </w:r>
      <w:proofErr w:type="spellEnd"/>
      <w:r w:rsidR="006732CA" w:rsidRPr="00012E6C">
        <w:rPr>
          <w:rFonts w:ascii="Calibri" w:eastAsia="Times New Roman" w:hAnsi="Calibri" w:cs="Calibri"/>
          <w:b/>
          <w:color w:val="000000"/>
        </w:rPr>
        <w:t xml:space="preserve"> –</w:t>
      </w:r>
      <w:r w:rsidR="006732CA" w:rsidRPr="00C15DBC">
        <w:rPr>
          <w:rFonts w:ascii="Calibri" w:eastAsia="Times New Roman" w:hAnsi="Calibri" w:cs="Calibri"/>
          <w:color w:val="000000"/>
        </w:rPr>
        <w:t xml:space="preserve">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48EBC264" w:rsidR="00DF0E2F" w:rsidRDefault="00DF0E2F" w:rsidP="00F61322">
      <w:r>
        <w:t>If you do not have a guide file prepared, we have a few tools available at</w:t>
      </w:r>
      <w:r w:rsidR="003F2D54">
        <w:t xml:space="preserve"> </w:t>
      </w:r>
      <w:hyperlink r:id="rId14" w:history="1">
        <w:r w:rsidR="003F2D54">
          <w:rPr>
            <w:rStyle w:val="Hyperlink"/>
          </w:rPr>
          <w:t>JC-Price/DeuteRater_Tools</w:t>
        </w:r>
      </w:hyperlink>
      <w:r w:rsidR="003F2D54">
        <w:t xml:space="preserve"> (</w:t>
      </w:r>
      <w:hyperlink r:id="rId15" w:history="1">
        <w:r w:rsidR="003F2D54" w:rsidRPr="0001706B">
          <w:rPr>
            <w:rStyle w:val="Hyperlink"/>
          </w:rPr>
          <w:t>https://github.com/JC-Price/DeuteRater_Tools</w:t>
        </w:r>
      </w:hyperlink>
      <w:r w:rsidR="003F2D5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rsidRPr="00012E6C">
        <w:rPr>
          <w:b/>
        </w:rPr>
        <w:t>Id_index</w:t>
      </w:r>
      <w:proofErr w:type="spellEnd"/>
      <w:r w:rsidRPr="00012E6C">
        <w:rPr>
          <w:b/>
        </w:rPr>
        <w:t xml:space="preserve"> –</w:t>
      </w:r>
      <w:r>
        <w:t xml:space="preserve"> an internal index of the file</w:t>
      </w:r>
    </w:p>
    <w:p w14:paraId="0C8581D4" w14:textId="4D43C8D5" w:rsidR="00E93632" w:rsidRDefault="00431953" w:rsidP="00141880">
      <w:proofErr w:type="spellStart"/>
      <w:r w:rsidRPr="00012E6C">
        <w:rPr>
          <w:b/>
        </w:rPr>
        <w:t>m</w:t>
      </w:r>
      <w:r w:rsidR="00E93632" w:rsidRPr="00012E6C">
        <w:rPr>
          <w:b/>
        </w:rPr>
        <w:t>z</w:t>
      </w:r>
      <w:proofErr w:type="spellEnd"/>
      <w:r w:rsidR="00E93632" w:rsidRPr="00012E6C">
        <w:rPr>
          <w:b/>
        </w:rPr>
        <w:t xml:space="preserve"> –</w:t>
      </w:r>
      <w:r w:rsidR="00E93632">
        <w:t xml:space="preserve"> calculated m/z value</w:t>
      </w:r>
    </w:p>
    <w:p w14:paraId="547B61BE" w14:textId="4A13ABF4" w:rsidR="00E93632" w:rsidRDefault="00E93632" w:rsidP="00141880">
      <w:r w:rsidRPr="00012E6C">
        <w:rPr>
          <w:b/>
        </w:rPr>
        <w:t>Z –</w:t>
      </w:r>
      <w:r>
        <w:t xml:space="preserve"> charge state</w:t>
      </w:r>
    </w:p>
    <w:p w14:paraId="6FB88D26" w14:textId="0C62AFED" w:rsidR="00E93632" w:rsidRDefault="00431953" w:rsidP="00141880">
      <w:r w:rsidRPr="00012E6C">
        <w:rPr>
          <w:b/>
        </w:rPr>
        <w:lastRenderedPageBreak/>
        <w:t>r</w:t>
      </w:r>
      <w:r w:rsidR="00E93632" w:rsidRPr="00012E6C">
        <w:rPr>
          <w:b/>
        </w:rPr>
        <w:t>t –</w:t>
      </w:r>
      <w:r w:rsidR="00E93632">
        <w:t xml:space="preserve"> retention time in minutes</w:t>
      </w:r>
    </w:p>
    <w:p w14:paraId="72440905" w14:textId="4800EC46" w:rsidR="00E93632" w:rsidRDefault="00431953" w:rsidP="00141880">
      <w:proofErr w:type="spellStart"/>
      <w:r w:rsidRPr="00012E6C">
        <w:rPr>
          <w:b/>
        </w:rPr>
        <w:t>n</w:t>
      </w:r>
      <w:r w:rsidR="00E93632" w:rsidRPr="00012E6C">
        <w:rPr>
          <w:b/>
        </w:rPr>
        <w:t>_isos</w:t>
      </w:r>
      <w:proofErr w:type="spellEnd"/>
      <w:r w:rsidR="00E93632" w:rsidRPr="00012E6C">
        <w:rPr>
          <w:b/>
        </w:rPr>
        <w:t xml:space="preserve"> –</w:t>
      </w:r>
      <w:r w:rsidR="00E93632">
        <w:t xml:space="preserve"> neutromers to extract</w:t>
      </w:r>
    </w:p>
    <w:p w14:paraId="7876A981" w14:textId="36065D81" w:rsidR="00E93632" w:rsidRDefault="00431953" w:rsidP="00141880">
      <w:r w:rsidRPr="00012E6C">
        <w:rPr>
          <w:b/>
        </w:rPr>
        <w:t>m</w:t>
      </w:r>
      <w:r w:rsidR="00E93632" w:rsidRPr="00012E6C">
        <w:rPr>
          <w:b/>
        </w:rPr>
        <w:t>ass –</w:t>
      </w:r>
      <w:r w:rsidR="00E93632">
        <w:t xml:space="preserve"> neutral mass</w:t>
      </w:r>
    </w:p>
    <w:p w14:paraId="646A850A" w14:textId="3C6BB08A" w:rsidR="00E93632" w:rsidRDefault="00431953" w:rsidP="00141880">
      <w:proofErr w:type="spellStart"/>
      <w:r w:rsidRPr="00012E6C">
        <w:rPr>
          <w:b/>
        </w:rPr>
        <w:t>m</w:t>
      </w:r>
      <w:r w:rsidR="00E93632" w:rsidRPr="00012E6C">
        <w:rPr>
          <w:b/>
        </w:rPr>
        <w:t>zs</w:t>
      </w:r>
      <w:proofErr w:type="spellEnd"/>
      <w:r w:rsidR="00E93632" w:rsidRPr="00012E6C">
        <w:rPr>
          <w:b/>
        </w:rPr>
        <w:t xml:space="preserve"> –</w:t>
      </w:r>
      <w:r w:rsidR="00E93632">
        <w:t xml:space="preserve">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rsidRPr="00012E6C">
        <w:rPr>
          <w:b/>
        </w:rPr>
        <w:t>a</w:t>
      </w:r>
      <w:r w:rsidR="00E93632" w:rsidRPr="00012E6C">
        <w:rPr>
          <w:b/>
        </w:rPr>
        <w:t>bundances –</w:t>
      </w:r>
      <w:r w:rsidR="00E93632">
        <w:t xml:space="preserve">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012E6C">
        <w:rPr>
          <w:b/>
        </w:rPr>
        <w:t>lookback_mzs</w:t>
      </w:r>
      <w:proofErr w:type="spellEnd"/>
      <w:r w:rsidRPr="00012E6C">
        <w:rPr>
          <w:b/>
        </w:rPr>
        <w:t xml:space="preserve"> –</w:t>
      </w:r>
      <w:r>
        <w:t xml:space="preserve">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012E6C">
        <w:rPr>
          <w:b/>
        </w:rPr>
        <w:t>lookback_abundances</w:t>
      </w:r>
      <w:proofErr w:type="spellEnd"/>
      <w:r w:rsidRPr="00012E6C">
        <w:rPr>
          <w:b/>
        </w:rPr>
        <w:t xml:space="preserve"> –</w:t>
      </w:r>
      <w:r>
        <w:t xml:space="preserve"> abundance of the isotope peak in front of the first neutromer extracted if the extractor is extracting on an isotope other than the first</w:t>
      </w:r>
    </w:p>
    <w:p w14:paraId="4F74903C" w14:textId="48F73305" w:rsidR="00B368C7" w:rsidRDefault="00B368C7" w:rsidP="00B368C7">
      <w:proofErr w:type="spellStart"/>
      <w:r w:rsidRPr="00012E6C">
        <w:rPr>
          <w:b/>
        </w:rPr>
        <w:t>lookahead_mzs</w:t>
      </w:r>
      <w:proofErr w:type="spellEnd"/>
      <w:r w:rsidRPr="00012E6C">
        <w:rPr>
          <w:b/>
        </w:rPr>
        <w:t xml:space="preserve"> –</w:t>
      </w:r>
      <w:r>
        <w:t xml:space="preserve">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012E6C">
        <w:rPr>
          <w:b/>
        </w:rPr>
        <w:t>lookback_abundances</w:t>
      </w:r>
      <w:proofErr w:type="spellEnd"/>
      <w:r w:rsidRPr="00012E6C">
        <w:rPr>
          <w:b/>
        </w:rPr>
        <w:t xml:space="preserve"> -</w:t>
      </w:r>
      <w:r>
        <w:t xml:space="preserve"> abundance of the isotope peak behind the last neutromer extracted if the extractor is extracting insufficient neutromers.</w:t>
      </w:r>
    </w:p>
    <w:p w14:paraId="2D6F243B" w14:textId="2C100A76" w:rsidR="00B368C7" w:rsidRDefault="00B368C7" w:rsidP="00B368C7">
      <w:proofErr w:type="spellStart"/>
      <w:r w:rsidRPr="00012E6C">
        <w:rPr>
          <w:b/>
        </w:rPr>
        <w:t>rt_min</w:t>
      </w:r>
      <w:proofErr w:type="spellEnd"/>
      <w:r w:rsidRPr="00012E6C">
        <w:rPr>
          <w:b/>
        </w:rPr>
        <w:t xml:space="preserve"> –</w:t>
      </w:r>
      <w:r>
        <w:t xml:space="preserve"> minimum retention time observed</w:t>
      </w:r>
    </w:p>
    <w:p w14:paraId="61AE8757" w14:textId="793FBACD" w:rsidR="00B368C7" w:rsidRDefault="00B368C7" w:rsidP="00B368C7">
      <w:proofErr w:type="spellStart"/>
      <w:r w:rsidRPr="00012E6C">
        <w:rPr>
          <w:b/>
        </w:rPr>
        <w:t>rt_max</w:t>
      </w:r>
      <w:proofErr w:type="spellEnd"/>
      <w:r w:rsidRPr="00012E6C">
        <w:rPr>
          <w:b/>
        </w:rPr>
        <w:t xml:space="preserve"> –</w:t>
      </w:r>
      <w:r>
        <w:t xml:space="preserve"> maximum retention time observed</w:t>
      </w:r>
    </w:p>
    <w:p w14:paraId="1CEE4A3A" w14:textId="1A8B5F29" w:rsidR="00B368C7" w:rsidRDefault="00B368C7" w:rsidP="00B368C7">
      <w:proofErr w:type="spellStart"/>
      <w:r w:rsidRPr="00012E6C">
        <w:rPr>
          <w:b/>
        </w:rPr>
        <w:t>baseline_signal</w:t>
      </w:r>
      <w:proofErr w:type="spellEnd"/>
      <w:r w:rsidRPr="00012E6C">
        <w:rPr>
          <w:b/>
        </w:rPr>
        <w:t xml:space="preserve"> –</w:t>
      </w:r>
      <w:r>
        <w:t xml:space="preserve"> abundance of the baseline in the area around this neutromer envelope</w:t>
      </w:r>
    </w:p>
    <w:p w14:paraId="6D13D066" w14:textId="6C71F66A" w:rsidR="00B368C7" w:rsidRDefault="00B368C7" w:rsidP="00B368C7">
      <w:proofErr w:type="spellStart"/>
      <w:r w:rsidRPr="00012E6C">
        <w:rPr>
          <w:b/>
        </w:rPr>
        <w:t>signal_noise</w:t>
      </w:r>
      <w:proofErr w:type="spellEnd"/>
      <w:r w:rsidRPr="00012E6C">
        <w:rPr>
          <w:b/>
        </w:rPr>
        <w:t xml:space="preserve"> –</w:t>
      </w:r>
      <w:r>
        <w:t xml:space="preserve"> </w:t>
      </w:r>
      <w:r w:rsidR="00D307DE">
        <w:t>irrelevant</w:t>
      </w:r>
    </w:p>
    <w:p w14:paraId="65131277" w14:textId="6E9D695A" w:rsidR="00B368C7" w:rsidRDefault="00B368C7" w:rsidP="00B368C7">
      <w:r w:rsidRPr="00012E6C">
        <w:rPr>
          <w:b/>
        </w:rPr>
        <w:t>mads –</w:t>
      </w:r>
      <w:r>
        <w:t xml:space="preserve"> </w:t>
      </w:r>
      <w:r w:rsidR="00D307DE">
        <w:t xml:space="preserve">an error metric </w:t>
      </w:r>
    </w:p>
    <w:p w14:paraId="652A2B84" w14:textId="6F491237" w:rsidR="00B368C7" w:rsidRDefault="00B368C7" w:rsidP="00B368C7">
      <w:proofErr w:type="spellStart"/>
      <w:r w:rsidRPr="00012E6C">
        <w:rPr>
          <w:b/>
        </w:rPr>
        <w:t>mzs_list</w:t>
      </w:r>
      <w:proofErr w:type="spellEnd"/>
      <w:r w:rsidRPr="00012E6C">
        <w:rPr>
          <w:b/>
        </w:rPr>
        <w:t xml:space="preserve"> –</w:t>
      </w:r>
      <w:r>
        <w:t xml:space="preserve"> </w:t>
      </w:r>
      <w:r w:rsidR="00D307DE">
        <w:t>only filled for chromatography division setting.</w:t>
      </w:r>
    </w:p>
    <w:p w14:paraId="3FB2C4C9" w14:textId="77777777" w:rsidR="00D307DE" w:rsidRDefault="00B368C7" w:rsidP="00D307DE">
      <w:proofErr w:type="spellStart"/>
      <w:r w:rsidRPr="00012E6C">
        <w:rPr>
          <w:b/>
        </w:rPr>
        <w:t>intensities_list</w:t>
      </w:r>
      <w:proofErr w:type="spellEnd"/>
      <w:r w:rsidRPr="00012E6C">
        <w:rPr>
          <w:b/>
        </w:rPr>
        <w:t xml:space="preserve"> –</w:t>
      </w:r>
      <w:r>
        <w:t xml:space="preserve"> </w:t>
      </w:r>
      <w:r w:rsidR="00D307DE">
        <w:t>only filled for chromatography division setting.</w:t>
      </w:r>
    </w:p>
    <w:p w14:paraId="16D48CA3" w14:textId="77777777" w:rsidR="00D307DE" w:rsidRDefault="00B368C7" w:rsidP="00D307DE">
      <w:proofErr w:type="spellStart"/>
      <w:r w:rsidRPr="00012E6C">
        <w:rPr>
          <w:rFonts w:ascii="Calibri" w:eastAsia="Times New Roman" w:hAnsi="Calibri" w:cs="Calibri"/>
          <w:b/>
          <w:color w:val="000000"/>
        </w:rPr>
        <w:t>rt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481A7308" w14:textId="77777777" w:rsidR="00D307DE" w:rsidRDefault="00B368C7" w:rsidP="00D307DE">
      <w:proofErr w:type="spellStart"/>
      <w:r w:rsidRPr="00012E6C">
        <w:rPr>
          <w:rFonts w:ascii="Calibri" w:eastAsia="Times New Roman" w:hAnsi="Calibri" w:cs="Calibri"/>
          <w:b/>
          <w:color w:val="000000"/>
        </w:rPr>
        <w:t>baseline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012E6C">
        <w:rPr>
          <w:rFonts w:ascii="Calibri" w:eastAsia="Times New Roman" w:hAnsi="Calibri" w:cs="Calibri"/>
          <w:b/>
          <w:color w:val="000000"/>
        </w:rPr>
        <w:t>num_scans_combined</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path</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012E6C">
        <w:rPr>
          <w:rFonts w:ascii="Calibri" w:eastAsia="Times New Roman" w:hAnsi="Calibri" w:cs="Calibri"/>
          <w:b/>
          <w:color w:val="000000"/>
        </w:rPr>
        <w:t>filename –</w:t>
      </w:r>
      <w:r w:rsidR="00FD2A3F" w:rsidRPr="00012E6C">
        <w:rPr>
          <w:rFonts w:ascii="Calibri" w:eastAsia="Times New Roman" w:hAnsi="Calibri" w:cs="Calibri"/>
          <w:b/>
          <w:color w:val="000000"/>
        </w:rPr>
        <w:t xml:space="preserve"> </w:t>
      </w:r>
      <w:r w:rsidR="00FD2A3F" w:rsidRPr="00FF3511">
        <w:rPr>
          <w:rFonts w:ascii="Calibri" w:eastAsia="Times New Roman" w:hAnsi="Calibri" w:cs="Calibri"/>
          <w:color w:val="000000"/>
        </w:rPr>
        <w:t>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w:t>
      </w:r>
      <w:r w:rsidR="00FD2A3F" w:rsidRPr="00012E6C">
        <w:rPr>
          <w:rFonts w:ascii="Calibri" w:eastAsia="Times New Roman" w:hAnsi="Calibri" w:cs="Calibri"/>
          <w:b/>
          <w:color w:val="000000"/>
        </w:rPr>
        <w:t>path</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path of the mzML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ame_check</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Updated</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Error</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1" w:name="_Toc183194546"/>
      <w:r w:rsidRPr="00B3019D">
        <w:rPr>
          <w:b/>
          <w:sz w:val="28"/>
          <w:szCs w:val="28"/>
        </w:rPr>
        <w:t>Rate Calculation – Provide Time and Enrichment</w:t>
      </w:r>
      <w:bookmarkEnd w:id="11"/>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where you would input the bio rep associated with each mzML.</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2" w:name="_Toc183194547"/>
      <w:r w:rsidRPr="00B3019D">
        <w:rPr>
          <w:b/>
          <w:sz w:val="28"/>
          <w:szCs w:val="28"/>
        </w:rP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Rate Calculation – 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We use the emass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3" w:name="_Toc183194548"/>
      <w:r w:rsidRPr="00B3019D">
        <w:rPr>
          <w:b/>
          <w:sz w:val="28"/>
          <w:szCs w:val="28"/>
        </w:rPr>
        <w:lastRenderedPageBreak/>
        <w:t xml:space="preserve">Rate Calculation – </w:t>
      </w:r>
      <w:r w:rsidR="00C72455" w:rsidRPr="00B3019D">
        <w:rPr>
          <w:b/>
          <w:sz w:val="28"/>
          <w:szCs w:val="28"/>
        </w:rPr>
        <w:t>Calculate Baseline Enrichment</w:t>
      </w:r>
      <w:bookmarkEnd w:id="13"/>
    </w:p>
    <w:p w14:paraId="3FFA4015" w14:textId="5125F256" w:rsidR="0080569A" w:rsidRDefault="0080569A" w:rsidP="0080569A">
      <w:r>
        <w:t>This button</w:t>
      </w:r>
      <w:r w:rsidR="003F2D54">
        <w:t xml:space="preserve"> </w:t>
      </w:r>
      <w:r>
        <w:t>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2CA7372" w:rsidR="0039514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 xml:space="preserve">Rows with this text will be dropped in the next step.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0B824AD5" w14:textId="31DD36CC" w:rsidR="003F2D54" w:rsidRDefault="003F2D54" w:rsidP="003F2D54">
      <w:pPr>
        <w:pStyle w:val="Heading2"/>
        <w:rPr>
          <w:b/>
          <w:sz w:val="28"/>
          <w:szCs w:val="28"/>
        </w:rPr>
      </w:pPr>
      <w:r w:rsidRPr="00B3019D">
        <w:rPr>
          <w:b/>
          <w:sz w:val="28"/>
          <w:szCs w:val="28"/>
        </w:rPr>
        <w:t xml:space="preserve">Rate Calculation – </w:t>
      </w:r>
      <w:r>
        <w:rPr>
          <w:b/>
          <w:sz w:val="28"/>
          <w:szCs w:val="28"/>
        </w:rPr>
        <w:t>Calculate Fraction New</w:t>
      </w:r>
    </w:p>
    <w:p w14:paraId="49D842F3" w14:textId="77777777" w:rsidR="003F2D54" w:rsidRPr="003F2D54" w:rsidRDefault="003F2D54" w:rsidP="003F2D54">
      <w:r w:rsidRPr="003F2D54">
        <w:t>This step calculates the amount of turnover for each peptide or lipid constituent in each file so a rate can be calculated later.  For each row in your database the unlabeled isotopic spectrum, in both abundance and m/z, will be calculated.  These values will then be calculated assuming all copies of that peptide or lipid constituent have been newly synthesized with the enrichment provided for the relevant extracted file.</w:t>
      </w:r>
    </w:p>
    <w:p w14:paraId="088D53D9" w14:textId="77777777" w:rsidR="003F2D54" w:rsidRPr="003F2D54" w:rsidRDefault="003F2D54" w:rsidP="003F2D54">
      <w:r w:rsidRPr="003F2D54">
        <w:t>After the unlabeled spectra and the fully labeled spectra have been calculated, the amount of turnover that has actually occurred (fraction new) is calculated.  This is done in three different ways:</w:t>
      </w:r>
    </w:p>
    <w:p w14:paraId="30D67111" w14:textId="77777777" w:rsidR="003F2D54" w:rsidRPr="003F2D54" w:rsidRDefault="003F2D54" w:rsidP="003F2D54">
      <w:r w:rsidRPr="003F2D54">
        <w:rPr>
          <w:b/>
        </w:rPr>
        <w:t>Abundance:</w:t>
      </w:r>
      <w:r w:rsidRPr="003F2D54">
        <w:t xml:space="preserve"> for each neutromer peak in a given row, turnover is calculated using the following equation:</w:t>
      </w:r>
    </w:p>
    <w:p w14:paraId="2DBC6CB9" w14:textId="146C6FA7" w:rsidR="003F2D54" w:rsidRPr="003F2D54" w:rsidRDefault="00C0410D"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30A3BCFD" w14:textId="77777777" w:rsidR="003F2D54" w:rsidRPr="003F2D54" w:rsidRDefault="003F2D54" w:rsidP="003F2D54">
      <w:r w:rsidRPr="003F2D54">
        <w:t>This is done on all neutromers and the results are compared.  By default, the monoisotopic peak is treated as the true value because the change tends to be largest and can only move in one direction.  This can be adjusted in the settings menu</w:t>
      </w:r>
    </w:p>
    <w:p w14:paraId="14961034" w14:textId="77777777" w:rsidR="003F2D54" w:rsidRPr="003F2D54" w:rsidRDefault="003F2D54" w:rsidP="003F2D54">
      <w:r w:rsidRPr="003F2D54">
        <w:rPr>
          <w:b/>
        </w:rPr>
        <w:t>Neutromer Spacing:</w:t>
      </w:r>
      <w:r w:rsidRPr="003F2D54">
        <w:t xml:space="preserve">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deviation outlier check is used, and outliers are discarded.  The median of the remaining points is used as the true value.</w:t>
      </w:r>
    </w:p>
    <w:p w14:paraId="5BF849A5" w14:textId="77777777" w:rsidR="003F2D54" w:rsidRPr="003F2D54" w:rsidRDefault="003F2D54" w:rsidP="003F2D54">
      <w:r w:rsidRPr="003F2D54">
        <w:rPr>
          <w:b/>
        </w:rPr>
        <w:t>Combined:</w:t>
      </w:r>
      <w:r w:rsidRPr="003F2D54">
        <w:t xml:space="preserve">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5F2E25F7" w14:textId="4C1C4A8F" w:rsidR="003F2D54" w:rsidRPr="003F2D54" w:rsidRDefault="003F2D54" w:rsidP="003F2D54">
      <w:r w:rsidRPr="003F2D54">
        <w:lastRenderedPageBreak/>
        <w:t>The output file is called “</w:t>
      </w:r>
      <w:proofErr w:type="spellStart"/>
      <w:r w:rsidRPr="003F2D54">
        <w:t>frac_new_output.tsv</w:t>
      </w:r>
      <w:proofErr w:type="spellEnd"/>
      <w:r w:rsidRPr="003F2D54">
        <w:t xml:space="preserve">”. Note that any columns relevant to a particular calculation type, for example the </w:t>
      </w:r>
      <w:proofErr w:type="spellStart"/>
      <w:r w:rsidRPr="003F2D54">
        <w:t>a</w:t>
      </w:r>
      <w:r w:rsidR="003B42D6">
        <w:t>bund_</w:t>
      </w:r>
      <w:r w:rsidRPr="003F2D54">
        <w:t>fn</w:t>
      </w:r>
      <w:proofErr w:type="spellEnd"/>
      <w:r w:rsidRPr="003F2D54">
        <w:t xml:space="preserve"> column for abundance, will not appear unless abundance calculations were performed. By default</w:t>
      </w:r>
      <w:r w:rsidR="003B42D6">
        <w:t>,</w:t>
      </w:r>
      <w:r w:rsidRPr="003F2D54">
        <w:t xml:space="preserve"> all calculation types are performed. </w:t>
      </w:r>
    </w:p>
    <w:p w14:paraId="08736B92" w14:textId="77777777" w:rsidR="003F2D54" w:rsidRPr="003F2D54" w:rsidRDefault="003F2D54" w:rsidP="003F2D54">
      <w:r w:rsidRPr="003F2D54">
        <w:t>Many of the columns in this file are identification columns, like “Sequence” from previous steps.  The new columns are:</w:t>
      </w:r>
    </w:p>
    <w:p w14:paraId="44A25878" w14:textId="6C0287A4" w:rsidR="003F2D54" w:rsidRPr="003F2D54" w:rsidRDefault="003F2D54" w:rsidP="003F2D54">
      <w:proofErr w:type="spellStart"/>
      <w:r w:rsidRPr="003B42D6">
        <w:rPr>
          <w:b/>
        </w:rPr>
        <w:t>theory_un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w:t>
      </w:r>
      <w:r w:rsidR="006748DF" w:rsidRPr="003F2D54">
        <w:t>two-extra</w:t>
      </w:r>
      <w:r w:rsidRPr="003F2D54">
        <w:t xml:space="preserve"> neutron neutromer represented 20% of the signal for this peptide.  Values are separated by a space.  This column indicates the natural abundance values, with no extra deuterium added.</w:t>
      </w:r>
    </w:p>
    <w:p w14:paraId="6D3605D3" w14:textId="7CE9DDEB" w:rsidR="003F2D54" w:rsidRPr="003F2D54" w:rsidRDefault="003F2D54" w:rsidP="003F2D54">
      <w:proofErr w:type="spellStart"/>
      <w:r w:rsidRPr="003B42D6">
        <w:rPr>
          <w:b/>
        </w:rPr>
        <w:t>theory_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fully labeled values, at time infinity with constant deuterium addition.</w:t>
      </w:r>
    </w:p>
    <w:p w14:paraId="73B8CFE9" w14:textId="32F38392" w:rsidR="003F2D54" w:rsidRPr="003F2D54" w:rsidRDefault="003F2D54" w:rsidP="003F2D54">
      <w:proofErr w:type="spellStart"/>
      <w:r w:rsidRPr="003B42D6">
        <w:rPr>
          <w:b/>
        </w:rPr>
        <w:t>normalized_empirical_abundances</w:t>
      </w:r>
      <w:proofErr w:type="spellEnd"/>
      <w:r w:rsidRPr="003B42D6">
        <w:rPr>
          <w:b/>
        </w:rPr>
        <w:t xml:space="preserve"> –</w:t>
      </w:r>
      <w:r w:rsidRPr="003F2D54">
        <w:t xml:space="preserve">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140D0858" w14:textId="77777777" w:rsidR="003F2D54" w:rsidRPr="003F2D54" w:rsidRDefault="003F2D54" w:rsidP="003F2D54">
      <w:proofErr w:type="spellStart"/>
      <w:r w:rsidRPr="003B42D6">
        <w:rPr>
          <w:b/>
        </w:rPr>
        <w:t>low_labeling_peaks</w:t>
      </w:r>
      <w:proofErr w:type="spellEnd"/>
      <w:r w:rsidRPr="003B42D6">
        <w:rPr>
          <w:b/>
        </w:rPr>
        <w:t xml:space="preserve"> –</w:t>
      </w:r>
      <w:r w:rsidRPr="003F2D54">
        <w:t xml:space="preserve"> sometimes the maximum possible change (difference between a peak in </w:t>
      </w:r>
      <w:proofErr w:type="spellStart"/>
      <w:r w:rsidRPr="003F2D54">
        <w:t>theory_unlabeled_abunds</w:t>
      </w:r>
      <w:proofErr w:type="spellEnd"/>
      <w:r w:rsidRPr="003F2D54">
        <w:t xml:space="preserve"> and </w:t>
      </w:r>
      <w:proofErr w:type="spellStart"/>
      <w:r w:rsidRPr="003F2D54">
        <w:t>theory_labeled_abunds</w:t>
      </w:r>
      <w:proofErr w:type="spellEnd"/>
      <w:r w:rsidRPr="003F2D54">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305E49F" w14:textId="77777777" w:rsidR="003F2D54" w:rsidRPr="003F2D54" w:rsidRDefault="003F2D54" w:rsidP="003F2D54">
      <w:proofErr w:type="spellStart"/>
      <w:r w:rsidRPr="003B42D6">
        <w:rPr>
          <w:b/>
        </w:rPr>
        <w:t>frac_new_abunds</w:t>
      </w:r>
      <w:proofErr w:type="spellEnd"/>
      <w:r w:rsidRPr="003B42D6">
        <w:rPr>
          <w:b/>
        </w:rPr>
        <w:t xml:space="preserve"> –</w:t>
      </w:r>
      <w:r w:rsidRPr="003F2D54">
        <w:t xml:space="preserve"> this column is the following equation used on each neutromer peak:</w:t>
      </w:r>
    </w:p>
    <w:p w14:paraId="24207AA2" w14:textId="37A936E9" w:rsidR="003F2D54" w:rsidRPr="003F2D54" w:rsidRDefault="00C0410D"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0D0D6EA6" w14:textId="77777777" w:rsidR="003F2D54" w:rsidRPr="003F2D54" w:rsidRDefault="003F2D54" w:rsidP="003F2D54">
      <w:proofErr w:type="spellStart"/>
      <w:r w:rsidRPr="003B42D6">
        <w:rPr>
          <w:b/>
        </w:rPr>
        <w:t>frac_new_abunds_std_dev</w:t>
      </w:r>
      <w:proofErr w:type="spellEnd"/>
      <w:r w:rsidRPr="003B42D6">
        <w:rPr>
          <w:b/>
        </w:rPr>
        <w:t xml:space="preserve"> –</w:t>
      </w:r>
      <w:r w:rsidRPr="003F2D54">
        <w:t xml:space="preserve"> the standard deviation of all peaks calculated in </w:t>
      </w:r>
      <w:proofErr w:type="spellStart"/>
      <w:r w:rsidRPr="003F2D54">
        <w:t>frac_new_abunds</w:t>
      </w:r>
      <w:proofErr w:type="spellEnd"/>
      <w:r w:rsidRPr="003F2D54">
        <w:t>.  If this value is too high, the abundance measurement will be dropped from further consideration.</w:t>
      </w:r>
    </w:p>
    <w:p w14:paraId="575A88F5" w14:textId="0B678408" w:rsidR="003F2D54" w:rsidRPr="003F2D54" w:rsidRDefault="006748DF" w:rsidP="003F2D54">
      <w:proofErr w:type="spellStart"/>
      <w:r>
        <w:rPr>
          <w:b/>
        </w:rPr>
        <w:t>a</w:t>
      </w:r>
      <w:r w:rsidR="003F2D54" w:rsidRPr="003B42D6">
        <w:rPr>
          <w:b/>
        </w:rPr>
        <w:t>bund_fn</w:t>
      </w:r>
      <w:proofErr w:type="spellEnd"/>
      <w:r w:rsidR="003F2D54" w:rsidRPr="003B42D6">
        <w:rPr>
          <w:b/>
        </w:rPr>
        <w:t xml:space="preserve"> –</w:t>
      </w:r>
      <w:r w:rsidR="003F2D54" w:rsidRPr="003F2D54">
        <w:t xml:space="preserve"> abundance fraction new.  This the actual amount of the pool of the measured peptide that has turned over since the start of label introduction.  This is calculated using the </w:t>
      </w:r>
      <w:proofErr w:type="spellStart"/>
      <w:r w:rsidR="003F2D54" w:rsidRPr="003F2D54">
        <w:t>frac_new_abunds</w:t>
      </w:r>
      <w:proofErr w:type="spellEnd"/>
      <w:r w:rsidR="003F2D54" w:rsidRPr="003F2D54">
        <w:t xml:space="preserve"> column, using either the M0 (no extra neutron) peak, the average of all non-excluded peaks, or the median of all non-excluded peaks.  M0 is the default. If the peptide was not calculated due to a filter of some kind, that will be indicated here.</w:t>
      </w:r>
    </w:p>
    <w:p w14:paraId="4744F0C0" w14:textId="77777777" w:rsidR="003F2D54" w:rsidRPr="003F2D54" w:rsidRDefault="003F2D54" w:rsidP="003F2D54">
      <w:proofErr w:type="spellStart"/>
      <w:r w:rsidRPr="003B42D6">
        <w:rPr>
          <w:b/>
        </w:rPr>
        <w:lastRenderedPageBreak/>
        <w:t>observed_neutral_masses</w:t>
      </w:r>
      <w:proofErr w:type="spellEnd"/>
      <w:r w:rsidRPr="003B42D6">
        <w:rPr>
          <w:b/>
        </w:rPr>
        <w:t xml:space="preserve"> –</w:t>
      </w:r>
      <w:r w:rsidRPr="003F2D54">
        <w:t xml:space="preserve"> the observed neutral masses of each neutromer peak for this peptide from the relevant </w:t>
      </w:r>
      <w:proofErr w:type="spellStart"/>
      <w:r w:rsidRPr="003F2D54">
        <w:t>mzml</w:t>
      </w:r>
      <w:proofErr w:type="spellEnd"/>
      <w:r w:rsidRPr="003F2D54">
        <w:t>.  Values are space separated.</w:t>
      </w:r>
    </w:p>
    <w:p w14:paraId="3AD4D61C" w14:textId="77777777" w:rsidR="003F2D54" w:rsidRPr="003F2D54" w:rsidRDefault="003F2D54" w:rsidP="003F2D54">
      <w:proofErr w:type="spellStart"/>
      <w:r w:rsidRPr="003B42D6">
        <w:rPr>
          <w:b/>
        </w:rPr>
        <w:t>theory_unlabeled_mzs</w:t>
      </w:r>
      <w:proofErr w:type="spellEnd"/>
      <w:r w:rsidRPr="003B42D6">
        <w:rPr>
          <w:b/>
        </w:rPr>
        <w:t xml:space="preserve"> –</w:t>
      </w:r>
      <w:r w:rsidRPr="003F2D54">
        <w:t xml:space="preserve"> the calculated neutral masses for each neutromer peak if no deuterium was incorporated. Values are space separated.</w:t>
      </w:r>
    </w:p>
    <w:p w14:paraId="1226BA47" w14:textId="77777777" w:rsidR="003F2D54" w:rsidRPr="003F2D54" w:rsidRDefault="003F2D54" w:rsidP="003F2D54">
      <w:proofErr w:type="spellStart"/>
      <w:r w:rsidRPr="003B42D6">
        <w:rPr>
          <w:b/>
        </w:rPr>
        <w:t>theory_labeled_mzs</w:t>
      </w:r>
      <w:proofErr w:type="spellEnd"/>
      <w:r w:rsidRPr="003B42D6">
        <w:rPr>
          <w:b/>
        </w:rPr>
        <w:t xml:space="preserve"> –</w:t>
      </w:r>
      <w:r w:rsidRPr="003F2D54">
        <w:t xml:space="preserve"> the calculated neutral masses for each neutromer peak at time infinity with constant deuterium incorporation. Values are space separated.</w:t>
      </w:r>
    </w:p>
    <w:p w14:paraId="72C501EB" w14:textId="77777777" w:rsidR="003F2D54" w:rsidRPr="003F2D54" w:rsidRDefault="003F2D54" w:rsidP="003F2D54">
      <w:proofErr w:type="spellStart"/>
      <w:r w:rsidRPr="003B42D6">
        <w:rPr>
          <w:b/>
        </w:rPr>
        <w:t>frac_new_mzs</w:t>
      </w:r>
      <w:proofErr w:type="spellEnd"/>
      <w:r w:rsidRPr="003B42D6">
        <w:rPr>
          <w:b/>
        </w:rPr>
        <w:t xml:space="preserve"> –</w:t>
      </w:r>
      <w:r w:rsidRPr="003F2D54">
        <w:t xml:space="preserve"> this column is the following equation used on each neutromer peak except m0 (note that theory m0 neutral mass does not change no matter the deuterium amount):</w:t>
      </w:r>
    </w:p>
    <w:p w14:paraId="0AE78332" w14:textId="7FAEA53B" w:rsidR="003F2D54" w:rsidRPr="003F2D54" w:rsidRDefault="00C0410D" w:rsidP="003F2D54">
      <m:oMathPara>
        <m:oMath>
          <m:f>
            <m:fPr>
              <m:ctrlPr>
                <w:rPr>
                  <w:rFonts w:ascii="Cambria Math" w:hAnsi="Cambria Math"/>
                </w:rPr>
              </m:ctrlPr>
            </m:fPr>
            <m:num>
              <m:d>
                <m:dPr>
                  <m:ctrlPr>
                    <w:rPr>
                      <w:rFonts w:ascii="Cambria Math" w:hAnsi="Cambria Math"/>
                    </w:rPr>
                  </m:ctrlPr>
                </m:dPr>
                <m:e>
                  <m:r>
                    <w:rPr>
                      <w:rFonts w:ascii="Cambria Math" w:hAnsi="Cambria Math"/>
                    </w:rPr>
                    <m:t>Measuredneutralmass-measured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num>
            <m:den>
              <m:d>
                <m:dPr>
                  <m:ctrlPr>
                    <w:rPr>
                      <w:rFonts w:ascii="Cambria Math" w:hAnsi="Cambria Math"/>
                    </w:rPr>
                  </m:ctrlPr>
                </m:dPr>
                <m:e>
                  <m:r>
                    <w:rPr>
                      <w:rFonts w:ascii="Cambria Math" w:hAnsi="Cambria Math"/>
                    </w:rPr>
                    <m:t>Unlabeledneutralmass-theory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den>
          </m:f>
        </m:oMath>
      </m:oMathPara>
    </w:p>
    <w:p w14:paraId="6EA0BB26" w14:textId="77777777" w:rsidR="003F2D54" w:rsidRPr="003F2D54" w:rsidRDefault="003F2D54" w:rsidP="003F2D54">
      <w:proofErr w:type="spellStart"/>
      <w:r w:rsidRPr="003B42D6">
        <w:rPr>
          <w:b/>
        </w:rPr>
        <w:t>frac_new_mzs_outlier_checked</w:t>
      </w:r>
      <w:proofErr w:type="spellEnd"/>
      <w:r w:rsidRPr="003B42D6">
        <w:rPr>
          <w:b/>
        </w:rPr>
        <w:t xml:space="preserve"> –</w:t>
      </w:r>
      <w:r w:rsidRPr="003F2D54">
        <w:t xml:space="preserve"> because distances between neutral masses are prone to noise due to how small the actual differences are, a median absolute deviation test is applied and outliers removed.  This column contains the results of </w:t>
      </w:r>
      <w:proofErr w:type="spellStart"/>
      <w:r w:rsidRPr="003F2D54">
        <w:t>frac_new_mzs</w:t>
      </w:r>
      <w:proofErr w:type="spellEnd"/>
      <w:r w:rsidRPr="003F2D54">
        <w:t xml:space="preserve"> after the outliers have been removed.</w:t>
      </w:r>
    </w:p>
    <w:p w14:paraId="2738A488" w14:textId="77777777" w:rsidR="003F2D54" w:rsidRPr="003F2D54" w:rsidRDefault="003F2D54" w:rsidP="003F2D54">
      <w:proofErr w:type="spellStart"/>
      <w:r w:rsidRPr="003B42D6">
        <w:rPr>
          <w:b/>
        </w:rPr>
        <w:t>frac_new_mzs_std_dev</w:t>
      </w:r>
      <w:proofErr w:type="spellEnd"/>
      <w:r w:rsidRPr="003B42D6">
        <w:rPr>
          <w:b/>
        </w:rPr>
        <w:t xml:space="preserve"> –</w:t>
      </w:r>
      <w:r w:rsidRPr="003F2D54">
        <w:t xml:space="preserve"> the standard deviation of all peaks calculated in </w:t>
      </w:r>
      <w:proofErr w:type="spellStart"/>
      <w:r w:rsidRPr="003F2D54">
        <w:t>frac_new_mzs_outlier_checked</w:t>
      </w:r>
      <w:proofErr w:type="spellEnd"/>
      <w:r w:rsidRPr="003F2D54">
        <w:t>.  If this value is too high, the spacing measurement will be dropped from further consideration.</w:t>
      </w:r>
    </w:p>
    <w:p w14:paraId="430CB578" w14:textId="24A172CA" w:rsidR="003F2D54" w:rsidRPr="003F2D54" w:rsidRDefault="003B42D6" w:rsidP="003F2D54">
      <w:proofErr w:type="spellStart"/>
      <w:r>
        <w:rPr>
          <w:b/>
        </w:rPr>
        <w:t>n</w:t>
      </w:r>
      <w:r w:rsidR="003F2D54" w:rsidRPr="003B42D6">
        <w:rPr>
          <w:b/>
        </w:rPr>
        <w:t>sfn</w:t>
      </w:r>
      <w:proofErr w:type="spellEnd"/>
      <w:r w:rsidR="003F2D54" w:rsidRPr="003B42D6">
        <w:rPr>
          <w:b/>
        </w:rPr>
        <w:t xml:space="preserve"> –</w:t>
      </w:r>
      <w:r w:rsidR="003F2D54" w:rsidRPr="003F2D54">
        <w:t xml:space="preserve"> neutromer spacing fraction new.  This the actual amount of the pool of the measured peptide that has turned over since the start of label introduction.  This is median of </w:t>
      </w:r>
      <w:proofErr w:type="spellStart"/>
      <w:r w:rsidR="003F2D54" w:rsidRPr="003F2D54">
        <w:t>frac_new_mzs_outlier_checked</w:t>
      </w:r>
      <w:proofErr w:type="spellEnd"/>
      <w:r w:rsidR="003F2D54" w:rsidRPr="003F2D54">
        <w:t>.</w:t>
      </w:r>
    </w:p>
    <w:p w14:paraId="599AA20C" w14:textId="77777777" w:rsidR="003F2D54" w:rsidRPr="003F2D54" w:rsidRDefault="003F2D54" w:rsidP="003F2D54">
      <w:proofErr w:type="spellStart"/>
      <w:r w:rsidRPr="003B42D6">
        <w:rPr>
          <w:b/>
        </w:rPr>
        <w:t>frac_new_combined</w:t>
      </w:r>
      <w:proofErr w:type="spellEnd"/>
      <w:r w:rsidRPr="003B42D6">
        <w:rPr>
          <w:b/>
        </w:rPr>
        <w:t xml:space="preserve"> – </w:t>
      </w:r>
      <w:r w:rsidRPr="003F2D54">
        <w:t xml:space="preserve">this column is used to combine results from spacing and abundance measurements. It contains results from </w:t>
      </w:r>
      <w:proofErr w:type="spellStart"/>
      <w:r w:rsidRPr="003F2D54">
        <w:t>frac_new_abunds</w:t>
      </w:r>
      <w:proofErr w:type="spellEnd"/>
      <w:r w:rsidRPr="003F2D54">
        <w:t xml:space="preserve"> and </w:t>
      </w:r>
      <w:proofErr w:type="spellStart"/>
      <w:r w:rsidRPr="003F2D54">
        <w:t>frac_new_mzs</w:t>
      </w:r>
      <w:proofErr w:type="spellEnd"/>
      <w:r w:rsidRPr="003F2D54">
        <w:t>. Values are space delimited.</w:t>
      </w:r>
    </w:p>
    <w:p w14:paraId="1C477DF4" w14:textId="77777777" w:rsidR="003F2D54" w:rsidRPr="003F2D54" w:rsidRDefault="003F2D54" w:rsidP="003F2D54">
      <w:proofErr w:type="spellStart"/>
      <w:r w:rsidRPr="003B42D6">
        <w:rPr>
          <w:b/>
        </w:rPr>
        <w:t>frac_new_combined_outlier_checked</w:t>
      </w:r>
      <w:proofErr w:type="spellEnd"/>
      <w:r w:rsidRPr="003B42D6">
        <w:rPr>
          <w:b/>
        </w:rPr>
        <w:t xml:space="preserve"> –</w:t>
      </w:r>
      <w:r w:rsidRPr="003F2D54">
        <w:t xml:space="preserve"> because there may be disagreements between peaks and noise in the measurements, a median absolute deviation outlier check is used on the data from </w:t>
      </w:r>
      <w:proofErr w:type="spellStart"/>
      <w:r w:rsidRPr="003F2D54">
        <w:t>frac_new_combined</w:t>
      </w:r>
      <w:proofErr w:type="spellEnd"/>
      <w:r w:rsidRPr="003F2D54">
        <w:t>. The passing measurements are placed in this column.  Values are space delimited.</w:t>
      </w:r>
    </w:p>
    <w:p w14:paraId="7DB7BA13" w14:textId="77777777" w:rsidR="003F2D54" w:rsidRPr="003F2D54" w:rsidRDefault="003F2D54" w:rsidP="003F2D54">
      <w:proofErr w:type="spellStart"/>
      <w:r w:rsidRPr="003B42D6">
        <w:rPr>
          <w:b/>
        </w:rPr>
        <w:t>frac_new_combined_std_dev</w:t>
      </w:r>
      <w:proofErr w:type="spellEnd"/>
      <w:r w:rsidRPr="003B42D6">
        <w:rPr>
          <w:b/>
        </w:rPr>
        <w:t xml:space="preserve"> –</w:t>
      </w:r>
      <w:r w:rsidRPr="003F2D54">
        <w:t xml:space="preserve"> the standard deviation of all peaks calculated in </w:t>
      </w:r>
      <w:proofErr w:type="spellStart"/>
      <w:r w:rsidRPr="003F2D54">
        <w:t>frac_new_combined_outlier_checked</w:t>
      </w:r>
      <w:proofErr w:type="spellEnd"/>
      <w:r w:rsidRPr="003F2D54">
        <w:t>.  If this value is too high, the spacing measurement will be dropped from further consideration.</w:t>
      </w:r>
    </w:p>
    <w:p w14:paraId="1BBBB7AE" w14:textId="383B39F4" w:rsidR="003F2D54" w:rsidRDefault="003B42D6" w:rsidP="003F2D54">
      <w:proofErr w:type="spellStart"/>
      <w:r w:rsidRPr="003B42D6">
        <w:rPr>
          <w:b/>
        </w:rPr>
        <w:t>c</w:t>
      </w:r>
      <w:r w:rsidR="003F2D54" w:rsidRPr="003B42D6">
        <w:rPr>
          <w:b/>
        </w:rPr>
        <w:t>fn</w:t>
      </w:r>
      <w:proofErr w:type="spellEnd"/>
      <w:r w:rsidR="003F2D54" w:rsidRPr="003B42D6">
        <w:rPr>
          <w:b/>
        </w:rPr>
        <w:t xml:space="preserve"> –</w:t>
      </w:r>
      <w:r w:rsidR="003F2D54" w:rsidRPr="003F2D54">
        <w:t xml:space="preserve"> Combined Fraction New. This the actual amount of the pool of the measured peptide that has turned over since the start of label introduction.  This is median of </w:t>
      </w:r>
      <w:proofErr w:type="spellStart"/>
      <w:r w:rsidR="003F2D54" w:rsidRPr="003F2D54">
        <w:t>frac_new_combined_outlier_checked</w:t>
      </w:r>
      <w:proofErr w:type="spellEnd"/>
      <w:r w:rsidR="003F2D54" w:rsidRPr="003F2D54">
        <w:t>.</w:t>
      </w:r>
    </w:p>
    <w:p w14:paraId="532B1F1B" w14:textId="77777777" w:rsidR="003B42D6" w:rsidRPr="0080569A" w:rsidRDefault="003B42D6" w:rsidP="003F2D54"/>
    <w:p w14:paraId="3B93612C" w14:textId="137E4F56" w:rsidR="0039514A" w:rsidRPr="00B3019D" w:rsidRDefault="0039514A" w:rsidP="0039514A">
      <w:pPr>
        <w:pStyle w:val="Heading2"/>
        <w:rPr>
          <w:b/>
          <w:sz w:val="28"/>
          <w:szCs w:val="28"/>
        </w:rPr>
      </w:pPr>
      <w:bookmarkStart w:id="14" w:name="_Toc183194549"/>
      <w:r w:rsidRPr="00B3019D">
        <w:rPr>
          <w:b/>
          <w:sz w:val="28"/>
          <w:szCs w:val="28"/>
        </w:rPr>
        <w:t>Rate Calculation – Rate Calculation</w:t>
      </w:r>
      <w:bookmarkEnd w:id="14"/>
    </w:p>
    <w:p w14:paraId="6FB65195" w14:textId="2A0BAF09"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w:t>
      </w:r>
      <w:r w:rsidR="003F2D54">
        <w:t>n additional</w:t>
      </w:r>
      <w:r w:rsidR="00CD1BD9">
        <w:t xml:space="preserve"> setting to decide whether to group a </w:t>
      </w:r>
      <w:r w:rsidR="00CD1BD9">
        <w:lastRenderedPageBreak/>
        <w:t>lipid</w:t>
      </w:r>
      <w:r w:rsidR="00B3019D">
        <w:t xml:space="preserve"> and </w:t>
      </w:r>
      <w:r w:rsidR="00CD1BD9">
        <w:t>its adducts together (</w:t>
      </w:r>
      <w:r w:rsidR="00793E71">
        <w:t xml:space="preserve">see Separate Lipid Adducts in the Settings Menu). </w:t>
      </w:r>
      <w:r>
        <w:t>Nothing else will be combined at this stage.</w:t>
      </w:r>
    </w:p>
    <w:p w14:paraId="75C81F27" w14:textId="0CAB19CE" w:rsidR="007E39D0" w:rsidRPr="00A177E0" w:rsidRDefault="007E39D0" w:rsidP="007E39D0">
      <w:r w:rsidRPr="00A177E0">
        <w:t xml:space="preserve">It takes </w:t>
      </w:r>
      <w:r w:rsidR="00A177E0" w:rsidRPr="00A177E0">
        <w:t>the “</w:t>
      </w:r>
      <w:proofErr w:type="spellStart"/>
      <w:r w:rsidR="00A177E0" w:rsidRPr="00A177E0">
        <w:t>frac_new_output.tsv</w:t>
      </w:r>
      <w:proofErr w:type="spellEnd"/>
      <w:r w:rsidRPr="00A177E0">
        <w:t>” as an input file if starting from this step.</w:t>
      </w:r>
    </w:p>
    <w:p w14:paraId="29C4347A" w14:textId="32229571" w:rsidR="0080569A" w:rsidRPr="007468B4" w:rsidRDefault="007E39D0" w:rsidP="0080569A">
      <w:r w:rsidRPr="007468B4">
        <w:t xml:space="preserve">There are </w:t>
      </w:r>
      <w:r w:rsidR="007468B4" w:rsidRPr="007468B4">
        <w:t>four</w:t>
      </w:r>
      <w:r w:rsidRPr="007468B4">
        <w:t xml:space="preserve"> outputs, </w:t>
      </w:r>
      <w:r w:rsidR="0002532E" w:rsidRPr="007468B4">
        <w:t>“</w:t>
      </w:r>
      <w:proofErr w:type="spellStart"/>
      <w:r w:rsidR="0002532E" w:rsidRPr="007468B4">
        <w:t>rate_by_sequence.</w:t>
      </w:r>
      <w:r w:rsidR="007468B4" w:rsidRPr="007468B4">
        <w:t>tsv</w:t>
      </w:r>
      <w:proofErr w:type="spellEnd"/>
      <w:r w:rsidR="0002532E" w:rsidRPr="007468B4">
        <w:t xml:space="preserve">” which has numerical </w:t>
      </w:r>
      <w:r w:rsidR="007468B4" w:rsidRPr="007468B4">
        <w:t xml:space="preserve">rate </w:t>
      </w:r>
      <w:r w:rsidR="0002532E" w:rsidRPr="007468B4">
        <w:t xml:space="preserve">data, </w:t>
      </w:r>
      <w:r w:rsidR="007468B4" w:rsidRPr="007468B4">
        <w:t>“</w:t>
      </w:r>
      <w:proofErr w:type="spellStart"/>
      <w:r w:rsidR="007468B4" w:rsidRPr="007468B4">
        <w:t>rate_by_sequence_datapoints.tsv</w:t>
      </w:r>
      <w:proofErr w:type="spellEnd"/>
      <w:r w:rsidR="007468B4" w:rsidRPr="007468B4">
        <w:t>” which is essentially a copy of the “</w:t>
      </w:r>
      <w:proofErr w:type="spellStart"/>
      <w:r w:rsidR="007468B4" w:rsidRPr="007468B4">
        <w:t>frac_new_output.tsv</w:t>
      </w:r>
      <w:proofErr w:type="spellEnd"/>
      <w:r w:rsidR="007468B4" w:rsidRPr="007468B4">
        <w:t xml:space="preserve">”, </w:t>
      </w:r>
      <w:r w:rsidR="0002532E" w:rsidRPr="007468B4">
        <w:t>and two graph folders</w:t>
      </w:r>
      <w:r w:rsidR="007468B4" w:rsidRPr="007468B4">
        <w:t>, “</w:t>
      </w:r>
      <w:proofErr w:type="spellStart"/>
      <w:r w:rsidR="007468B4" w:rsidRPr="007468B4">
        <w:t>Graph_Folder</w:t>
      </w:r>
      <w:proofErr w:type="spellEnd"/>
      <w:r w:rsidR="007468B4" w:rsidRPr="007468B4">
        <w:t xml:space="preserve"> (good r2)” and “</w:t>
      </w:r>
      <w:proofErr w:type="spellStart"/>
      <w:r w:rsidR="007468B4" w:rsidRPr="007468B4">
        <w:t>Graph_folder</w:t>
      </w:r>
      <w:proofErr w:type="spellEnd"/>
      <w:r w:rsidR="007468B4" w:rsidRPr="007468B4">
        <w:t xml:space="preserve"> (poor r2)”</w:t>
      </w:r>
      <w:r w:rsidR="0002532E" w:rsidRPr="007468B4">
        <w:t>.</w:t>
      </w:r>
      <w:r w:rsidR="007468B4" w:rsidRPr="007468B4">
        <w:t xml:space="preserve"> An r-squared value is calculated for each curve and will be sorted into one of these folders based on the “R-Squared Threshold” setting. For example, if the R-Squared Threshold was set to 0.5, any curves with an r-squared value greater or equal to 0.5 would be added to the “</w:t>
      </w:r>
      <w:proofErr w:type="spellStart"/>
      <w:r w:rsidR="007468B4" w:rsidRPr="007468B4">
        <w:t>Graph_Folder</w:t>
      </w:r>
      <w:proofErr w:type="spellEnd"/>
      <w:r w:rsidR="007468B4" w:rsidRPr="007468B4">
        <w:t xml:space="preserve"> (good r2)” folder.</w:t>
      </w:r>
    </w:p>
    <w:p w14:paraId="5AEFC269" w14:textId="4AFEE318" w:rsidR="000207A8" w:rsidRDefault="000207A8" w:rsidP="0080569A">
      <w:proofErr w:type="spellStart"/>
      <w:r w:rsidRPr="007468B4">
        <w:t>rate_by_sequence.</w:t>
      </w:r>
      <w:r w:rsidR="007468B4" w:rsidRPr="007468B4">
        <w:t>t</w:t>
      </w:r>
      <w:r w:rsidRPr="007468B4">
        <w:t>sv</w:t>
      </w:r>
      <w:proofErr w:type="spellEnd"/>
      <w:r w:rsidRPr="007468B4">
        <w:t xml:space="preserve"> is a .</w:t>
      </w:r>
      <w:r w:rsidR="007468B4" w:rsidRPr="007468B4">
        <w:t>t</w:t>
      </w:r>
      <w:r w:rsidRPr="007468B4">
        <w:t>sv file which should be easy to open in any spreadsheet program. It has the following columns:</w:t>
      </w:r>
    </w:p>
    <w:p w14:paraId="4CA0AA5D" w14:textId="4341DB42" w:rsidR="000207A8" w:rsidRPr="00E93197" w:rsidRDefault="007468B4" w:rsidP="000207A8">
      <w:proofErr w:type="spellStart"/>
      <w:r w:rsidRPr="007F24B2">
        <w:rPr>
          <w:b/>
          <w:bCs/>
        </w:rPr>
        <w:t>analyte_id</w:t>
      </w:r>
      <w:proofErr w:type="spellEnd"/>
      <w:r w:rsidR="000207A8" w:rsidRPr="007F24B2">
        <w:rPr>
          <w:b/>
          <w:bCs/>
        </w:rPr>
        <w:t xml:space="preserve"> –</w:t>
      </w:r>
      <w:r w:rsidR="000207A8" w:rsidRPr="00E93197">
        <w:t xml:space="preserve"> the Protein ID</w:t>
      </w:r>
      <w:r w:rsidR="00C72455" w:rsidRPr="00E93197">
        <w:t xml:space="preserve"> </w:t>
      </w:r>
      <w:r w:rsidR="007A7586">
        <w:t xml:space="preserve">or Lipid Name </w:t>
      </w:r>
      <w:r w:rsidR="000207A8" w:rsidRPr="00E93197">
        <w:t>for the data analyzed in this row.</w:t>
      </w:r>
    </w:p>
    <w:p w14:paraId="4AB48D0C" w14:textId="35367BE8" w:rsidR="000207A8" w:rsidRPr="00E93197" w:rsidRDefault="0018091F" w:rsidP="000207A8">
      <w:proofErr w:type="spellStart"/>
      <w:r w:rsidRPr="007F24B2">
        <w:rPr>
          <w:b/>
          <w:bCs/>
        </w:rPr>
        <w:t>analyte_name</w:t>
      </w:r>
      <w:proofErr w:type="spellEnd"/>
      <w:r w:rsidR="007F24B2" w:rsidRPr="007F24B2">
        <w:rPr>
          <w:b/>
          <w:bCs/>
        </w:rPr>
        <w:t xml:space="preserve"> </w:t>
      </w:r>
      <w:r w:rsidR="000207A8" w:rsidRPr="007F24B2">
        <w:rPr>
          <w:b/>
          <w:bCs/>
        </w:rPr>
        <w:t>–</w:t>
      </w:r>
      <w:r w:rsidR="000207A8" w:rsidRPr="00E93197">
        <w:t xml:space="preserve"> the Protein Name </w:t>
      </w:r>
      <w:r w:rsidR="007A7586">
        <w:t xml:space="preserve">or Lipid Unique Identifier </w:t>
      </w:r>
      <w:r w:rsidR="000207A8" w:rsidRPr="00E93197">
        <w:t>for the data analyzed in this row.</w:t>
      </w:r>
    </w:p>
    <w:p w14:paraId="1135F0A0" w14:textId="75296545" w:rsidR="0018091F" w:rsidRPr="007A7586" w:rsidRDefault="0018091F" w:rsidP="0080569A">
      <w:proofErr w:type="spellStart"/>
      <w:r w:rsidRPr="007F24B2">
        <w:rPr>
          <w:b/>
          <w:bCs/>
        </w:rPr>
        <w:t>group_name</w:t>
      </w:r>
      <w:proofErr w:type="spellEnd"/>
      <w:r w:rsidRPr="007F24B2">
        <w:rPr>
          <w:b/>
          <w:bCs/>
        </w:rPr>
        <w:t xml:space="preserve"> </w:t>
      </w:r>
      <w:r w:rsidR="000D1EC8" w:rsidRPr="007F24B2">
        <w:rPr>
          <w:b/>
          <w:bCs/>
        </w:rPr>
        <w:t>–</w:t>
      </w:r>
      <w:r w:rsidRPr="007A7586">
        <w:t xml:space="preserve"> </w:t>
      </w:r>
      <w:r w:rsidR="007A7586" w:rsidRPr="007A7586">
        <w:t>the sample group you labeled the data under in the Time and Enrichment table (see Sample Group).</w:t>
      </w:r>
    </w:p>
    <w:p w14:paraId="333D7BB6" w14:textId="4D2346D2" w:rsidR="000D1EC8" w:rsidRPr="00E93197" w:rsidRDefault="000D1EC8" w:rsidP="0080569A">
      <w:r w:rsidRPr="00E93197">
        <w:t xml:space="preserve">The </w:t>
      </w:r>
      <w:r w:rsidR="007F24B2">
        <w:t xml:space="preserve">rest of the </w:t>
      </w:r>
      <w:r w:rsidRPr="00E93197">
        <w:t>columns will</w:t>
      </w:r>
      <w:r w:rsidR="00E93197" w:rsidRPr="00E93197">
        <w:t xml:space="preserve"> be prefaced by either ‘Abundance’, ‘Spacing’, or ‘Combined’, depending on what calculation type they were based of</w:t>
      </w:r>
      <w:r w:rsidR="007A7586">
        <w:t>f</w:t>
      </w:r>
      <w:r w:rsidR="00E93197" w:rsidRPr="00E93197">
        <w:t>.</w:t>
      </w:r>
    </w:p>
    <w:p w14:paraId="26B5FACD" w14:textId="6D0627E0" w:rsidR="00F97CFB" w:rsidRPr="00E93197" w:rsidRDefault="00F97CFB" w:rsidP="0080569A">
      <w:r w:rsidRPr="00843F62">
        <w:rPr>
          <w:b/>
          <w:bCs/>
        </w:rPr>
        <w:t>rate –</w:t>
      </w:r>
      <w:r w:rsidRPr="00E93197">
        <w:t xml:space="preserve"> the actual rate </w:t>
      </w:r>
      <w:r w:rsidR="007F24B2">
        <w:t xml:space="preserve">(abundance, spacing, or combined) </w:t>
      </w:r>
      <w:r w:rsidRPr="00E93197">
        <w:t>calculated for this peptide.  Will be blank if rate could not be calculated for some reason.</w:t>
      </w:r>
    </w:p>
    <w:p w14:paraId="6AA4E587" w14:textId="2752401C" w:rsidR="00E93197" w:rsidRDefault="00E93197" w:rsidP="0080569A">
      <w:pPr>
        <w:rPr>
          <w:highlight w:val="cyan"/>
        </w:rPr>
      </w:pPr>
      <w:r w:rsidRPr="00843F62">
        <w:rPr>
          <w:b/>
          <w:bCs/>
          <w:highlight w:val="cyan"/>
        </w:rPr>
        <w:t>asymptote –</w:t>
      </w:r>
      <w:r>
        <w:rPr>
          <w:highlight w:val="cyan"/>
        </w:rPr>
        <w:t xml:space="preserve"> </w:t>
      </w:r>
      <w:r w:rsidR="007A7586">
        <w:rPr>
          <w:highlight w:val="cyan"/>
        </w:rPr>
        <w:t>the asymptote applied to the rate curve. Peptides will default to 1, lipids will be variable and are estimated in the rate calculation process.</w:t>
      </w:r>
    </w:p>
    <w:p w14:paraId="36E7B107" w14:textId="05F6910E" w:rsidR="00E93197" w:rsidRDefault="00E93197" w:rsidP="0080569A">
      <w:pPr>
        <w:rPr>
          <w:highlight w:val="cyan"/>
        </w:rPr>
      </w:pPr>
      <w:proofErr w:type="spellStart"/>
      <w:r w:rsidRPr="00843F62">
        <w:rPr>
          <w:b/>
          <w:bCs/>
          <w:highlight w:val="cyan"/>
        </w:rPr>
        <w:t>std_error</w:t>
      </w:r>
      <w:proofErr w:type="spellEnd"/>
      <w:r w:rsidRPr="00843F62">
        <w:rPr>
          <w:b/>
          <w:bCs/>
          <w:highlight w:val="cyan"/>
        </w:rPr>
        <w:t xml:space="preserve"> –</w:t>
      </w:r>
      <w:r>
        <w:rPr>
          <w:highlight w:val="cyan"/>
        </w:rPr>
        <w:t xml:space="preserve"> </w:t>
      </w:r>
      <w:r w:rsidR="00843F62">
        <w:rPr>
          <w:highlight w:val="cyan"/>
        </w:rPr>
        <w:t>the standard error of the rate calculation</w:t>
      </w:r>
    </w:p>
    <w:p w14:paraId="2C8950CA" w14:textId="6C280727" w:rsidR="00E93197" w:rsidRDefault="00E93197" w:rsidP="0080569A">
      <w:pPr>
        <w:rPr>
          <w:highlight w:val="cyan"/>
        </w:rPr>
      </w:pPr>
      <w:r w:rsidRPr="00843F62">
        <w:rPr>
          <w:b/>
          <w:bCs/>
          <w:highlight w:val="cyan"/>
        </w:rPr>
        <w:t>95pct_confidence –</w:t>
      </w:r>
      <w:r>
        <w:rPr>
          <w:highlight w:val="cyan"/>
        </w:rPr>
        <w:t xml:space="preserve"> </w:t>
      </w:r>
      <w:r w:rsidR="007A7586">
        <w:rPr>
          <w:highlight w:val="cyan"/>
        </w:rPr>
        <w:t>the 95% confidence interval</w:t>
      </w:r>
      <w:r w:rsidR="00843F62">
        <w:rPr>
          <w:highlight w:val="cyan"/>
        </w:rPr>
        <w:t xml:space="preserve"> of the rate calculation</w:t>
      </w:r>
    </w:p>
    <w:p w14:paraId="2C9A9547" w14:textId="3FD271EC" w:rsidR="00E93197" w:rsidRDefault="00E93197" w:rsidP="0080569A">
      <w:pPr>
        <w:rPr>
          <w:highlight w:val="cyan"/>
        </w:rPr>
      </w:pPr>
      <w:proofErr w:type="spellStart"/>
      <w:r w:rsidRPr="00843F62">
        <w:rPr>
          <w:b/>
          <w:bCs/>
          <w:highlight w:val="cyan"/>
        </w:rPr>
        <w:t>half life</w:t>
      </w:r>
      <w:proofErr w:type="spellEnd"/>
      <w:r w:rsidRPr="00843F62">
        <w:rPr>
          <w:b/>
          <w:bCs/>
          <w:highlight w:val="cyan"/>
        </w:rPr>
        <w:t xml:space="preserve"> –</w:t>
      </w:r>
      <w:r>
        <w:rPr>
          <w:highlight w:val="cyan"/>
        </w:rPr>
        <w:t xml:space="preserve"> </w:t>
      </w:r>
      <w:r w:rsidR="00843F62">
        <w:rPr>
          <w:highlight w:val="cyan"/>
        </w:rPr>
        <w:t xml:space="preserve">the </w:t>
      </w:r>
    </w:p>
    <w:p w14:paraId="5DAD476F" w14:textId="2322521C" w:rsidR="00E93197" w:rsidRDefault="00E93197" w:rsidP="0080569A">
      <w:pPr>
        <w:rPr>
          <w:highlight w:val="cyan"/>
        </w:rPr>
      </w:pPr>
      <w:r w:rsidRPr="00843F62">
        <w:rPr>
          <w:b/>
          <w:bCs/>
          <w:highlight w:val="cyan"/>
        </w:rPr>
        <w:t>R2 –</w:t>
      </w:r>
      <w:r>
        <w:rPr>
          <w:highlight w:val="cyan"/>
        </w:rPr>
        <w:t xml:space="preserve"> </w:t>
      </w:r>
      <w:r w:rsidR="007A7586">
        <w:rPr>
          <w:highlight w:val="cyan"/>
        </w:rPr>
        <w:t>the r-squared value calculated for this fitted rate curve.</w:t>
      </w:r>
    </w:p>
    <w:p w14:paraId="0CCE44B2" w14:textId="0A98876F" w:rsidR="00E93197" w:rsidRDefault="00E93197" w:rsidP="0080569A">
      <w:pPr>
        <w:rPr>
          <w:highlight w:val="cyan"/>
        </w:rPr>
      </w:pPr>
      <w:r>
        <w:rPr>
          <w:highlight w:val="cyan"/>
        </w:rPr>
        <w:t xml:space="preserve">files observed in – </w:t>
      </w:r>
    </w:p>
    <w:p w14:paraId="1178FFDB" w14:textId="01A22F9A" w:rsidR="00E93197" w:rsidRDefault="00E93197" w:rsidP="0080569A">
      <w:pPr>
        <w:rPr>
          <w:highlight w:val="cyan"/>
        </w:rPr>
      </w:pPr>
      <w:proofErr w:type="spellStart"/>
      <w:r>
        <w:rPr>
          <w:highlight w:val="cyan"/>
        </w:rPr>
        <w:t>num_measurements</w:t>
      </w:r>
      <w:proofErr w:type="spellEnd"/>
      <w:r>
        <w:rPr>
          <w:highlight w:val="cyan"/>
        </w:rPr>
        <w:t xml:space="preserve"> – </w:t>
      </w:r>
    </w:p>
    <w:p w14:paraId="5BCC3D23" w14:textId="1E13FA3E" w:rsidR="00E93197" w:rsidRDefault="00E93197" w:rsidP="0080569A">
      <w:pPr>
        <w:rPr>
          <w:highlight w:val="cyan"/>
        </w:rPr>
      </w:pPr>
      <w:proofErr w:type="spellStart"/>
      <w:r>
        <w:rPr>
          <w:highlight w:val="cyan"/>
        </w:rPr>
        <w:t>num_time_points</w:t>
      </w:r>
      <w:proofErr w:type="spellEnd"/>
      <w:r>
        <w:rPr>
          <w:highlight w:val="cyan"/>
        </w:rPr>
        <w:t xml:space="preserve"> – </w:t>
      </w:r>
      <w:r w:rsidR="007A7586">
        <w:rPr>
          <w:highlight w:val="cyan"/>
        </w:rPr>
        <w:t>the number of unique timepoints that were used to calculate the rate and curve.</w:t>
      </w:r>
    </w:p>
    <w:p w14:paraId="7772C5BC" w14:textId="4CCF5A7A" w:rsidR="00E93197" w:rsidRDefault="00E93197" w:rsidP="0080569A">
      <w:pPr>
        <w:rPr>
          <w:highlight w:val="cyan"/>
        </w:rPr>
      </w:pPr>
      <w:proofErr w:type="spellStart"/>
      <w:r>
        <w:rPr>
          <w:highlight w:val="cyan"/>
        </w:rPr>
        <w:t>uniques</w:t>
      </w:r>
      <w:proofErr w:type="spellEnd"/>
      <w:r>
        <w:rPr>
          <w:highlight w:val="cyan"/>
        </w:rPr>
        <w:t xml:space="preserve"> – </w:t>
      </w:r>
    </w:p>
    <w:p w14:paraId="627EF83C" w14:textId="03E0D9EC" w:rsidR="00E93197" w:rsidRDefault="00E93197" w:rsidP="0080569A">
      <w:pPr>
        <w:rPr>
          <w:highlight w:val="cyan"/>
        </w:rPr>
      </w:pPr>
      <w:r>
        <w:rPr>
          <w:highlight w:val="cyan"/>
        </w:rPr>
        <w:t xml:space="preserve">exceptions – </w:t>
      </w:r>
    </w:p>
    <w:p w14:paraId="42E1BB6F" w14:textId="7E22F9BA" w:rsidR="00E93197" w:rsidRDefault="00E93197" w:rsidP="0080569A">
      <w:pPr>
        <w:rPr>
          <w:highlight w:val="cyan"/>
        </w:rPr>
      </w:pPr>
      <w:r>
        <w:rPr>
          <w:highlight w:val="cyan"/>
        </w:rPr>
        <w:t>_</w:t>
      </w:r>
      <w:proofErr w:type="spellStart"/>
      <w:r>
        <w:rPr>
          <w:highlight w:val="cyan"/>
        </w:rPr>
        <w:t>rate_graph_time_points</w:t>
      </w:r>
      <w:proofErr w:type="spellEnd"/>
      <w:r>
        <w:rPr>
          <w:highlight w:val="cyan"/>
        </w:rPr>
        <w:t xml:space="preserve"> – </w:t>
      </w:r>
      <w:r w:rsidR="007A7586">
        <w:rPr>
          <w:highlight w:val="cyan"/>
        </w:rPr>
        <w:t>the actual timepoints that were plotted on the rate curve.</w:t>
      </w:r>
    </w:p>
    <w:p w14:paraId="72BDE6A0" w14:textId="6D697489" w:rsidR="00E93197" w:rsidRPr="00B3019D" w:rsidRDefault="00E93197" w:rsidP="0080569A">
      <w:pPr>
        <w:rPr>
          <w:highlight w:val="cyan"/>
        </w:rPr>
      </w:pPr>
      <w:r>
        <w:rPr>
          <w:highlight w:val="cyan"/>
        </w:rPr>
        <w:t>_</w:t>
      </w:r>
      <w:proofErr w:type="spellStart"/>
      <w:r>
        <w:rPr>
          <w:highlight w:val="cyan"/>
        </w:rPr>
        <w:t>normed_isotope_data</w:t>
      </w:r>
      <w:proofErr w:type="spellEnd"/>
      <w:r>
        <w:rPr>
          <w:highlight w:val="cyan"/>
        </w:rPr>
        <w:t xml:space="preserve"> – </w:t>
      </w:r>
    </w:p>
    <w:p w14:paraId="3E72EEE3" w14:textId="4538CF42" w:rsidR="00F97CFB" w:rsidRPr="00B3019D" w:rsidRDefault="00F97CFB" w:rsidP="0080569A">
      <w:pPr>
        <w:rPr>
          <w:highlight w:val="cyan"/>
        </w:rPr>
      </w:pPr>
      <w:r w:rsidRPr="00B3019D">
        <w:rPr>
          <w:highlight w:val="cyan"/>
        </w:rPr>
        <w:lastRenderedPageBreak/>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7D47E035" w14:textId="5DE95E38" w:rsidR="00C41AFB" w:rsidRPr="00E93197"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610631A8" w14:textId="7F1714AD" w:rsidR="004B56AD" w:rsidRPr="00D87F3B" w:rsidRDefault="004B56AD" w:rsidP="004B56AD">
      <w:pPr>
        <w:pStyle w:val="Heading1"/>
        <w:rPr>
          <w:sz w:val="28"/>
          <w:szCs w:val="28"/>
        </w:rPr>
      </w:pPr>
      <w:bookmarkStart w:id="15" w:name="_Toc183194550"/>
      <w:r w:rsidRPr="00D87F3B">
        <w:rPr>
          <w:sz w:val="28"/>
          <w:szCs w:val="28"/>
        </w:rPr>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w:lastRenderedPageBreak/>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68395EEE" w:rsidR="002D7DDC" w:rsidRDefault="00843F62" w:rsidP="002D7DDC">
      <w:r w:rsidRPr="00843F62">
        <w:rPr>
          <w:noProof/>
        </w:rPr>
        <w:lastRenderedPageBreak/>
        <w:drawing>
          <wp:inline distT="0" distB="0" distL="0" distR="0" wp14:anchorId="7BFBB2B0" wp14:editId="7A878883">
            <wp:extent cx="5943600" cy="5598160"/>
            <wp:effectExtent l="0" t="0" r="0" b="2540"/>
            <wp:docPr id="68011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19262" name=""/>
                    <pic:cNvPicPr/>
                  </pic:nvPicPr>
                  <pic:blipFill>
                    <a:blip r:embed="rId25"/>
                    <a:stretch>
                      <a:fillRect/>
                    </a:stretch>
                  </pic:blipFill>
                  <pic:spPr>
                    <a:xfrm>
                      <a:off x="0" y="0"/>
                      <a:ext cx="5943600" cy="559816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lastRenderedPageBreak/>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0365EA45" w14:textId="7300597E" w:rsidR="00843F62" w:rsidRPr="00843F62" w:rsidRDefault="00843F62" w:rsidP="002D7DDC">
      <w:r w:rsidRPr="00843F62">
        <w:rPr>
          <w:b/>
          <w:bCs/>
          <w:highlight w:val="cyan"/>
        </w:rPr>
        <w:t xml:space="preserve">Use Individual Retention Times – </w:t>
      </w:r>
      <w:r w:rsidRPr="00843F62">
        <w:rPr>
          <w:highlight w:val="cyan"/>
        </w:rPr>
        <w:t>use this setting if you want to</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lastRenderedPageBreak/>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lastRenderedPageBreak/>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19" w:name="_Toc183194553"/>
      <w:proofErr w:type="spellStart"/>
      <w:r w:rsidRPr="00B856B2">
        <w:rPr>
          <w:b/>
          <w:sz w:val="28"/>
        </w:rPr>
        <w:t>Guide_</w:t>
      </w:r>
      <w:proofErr w:type="gramStart"/>
      <w:r w:rsidRPr="00B856B2">
        <w:rPr>
          <w:b/>
          <w:sz w:val="28"/>
        </w:rPr>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0" w:name="_Toc183194554"/>
      <w:proofErr w:type="spellStart"/>
      <w:r w:rsidRPr="00B856B2">
        <w:rPr>
          <w:b/>
          <w:sz w:val="32"/>
        </w:rP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52496418" w:rsidR="00DD5A64" w:rsidRDefault="00DD5A64" w:rsidP="00DD5A64">
      <w:proofErr w:type="spellStart"/>
      <w:r w:rsidRPr="00D3240C">
        <w:rPr>
          <w:b/>
          <w:bCs/>
        </w:rPr>
        <w:t>allowed_neutromer_peak_variance</w:t>
      </w:r>
      <w:proofErr w:type="spellEnd"/>
      <w:r w:rsidRPr="00D3240C">
        <w:rPr>
          <w:b/>
          <w:bCs/>
        </w:rPr>
        <w:t xml:space="preserve"> –</w:t>
      </w:r>
      <w:r>
        <w:t xml:space="preserve"> used in the extractor if chromatography division is used. </w:t>
      </w:r>
      <w:r w:rsidRPr="00DD5A64">
        <w:t>T</w:t>
      </w:r>
      <w:r>
        <w:t>h</w:t>
      </w:r>
      <w:r w:rsidRPr="00DD5A64">
        <w:t xml:space="preserve">e </w:t>
      </w:r>
      <w:r w:rsidR="00D3240C">
        <w:t>number</w:t>
      </w:r>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w:t>
      </w:r>
      <w:bookmarkStart w:id="21" w:name="_GoBack"/>
      <w:bookmarkEnd w:id="21"/>
      <w:r>
        <w:t xml:space="preserve">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EA1757E"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w:t>
      </w:r>
      <w:r w:rsidR="00C0410D">
        <w:t>,</w:t>
      </w:r>
      <w:r>
        <w:t xml:space="preserve"> to compare the chromatography of different charge states of the same peptide within each .</w:t>
      </w:r>
      <w:proofErr w:type="spellStart"/>
      <w:r>
        <w:t>mzML</w:t>
      </w:r>
      <w:proofErr w:type="spellEnd"/>
      <w:r>
        <w:t xml:space="preserve"> file (“</w:t>
      </w:r>
      <w:proofErr w:type="spellStart"/>
      <w:r>
        <w:t>Intrafile</w:t>
      </w:r>
      <w:proofErr w:type="spellEnd"/>
      <w:r>
        <w:t>”)</w:t>
      </w:r>
      <w:r w:rsidR="00C0410D">
        <w:t>,</w:t>
      </w:r>
      <w:r>
        <w:t xml:space="preserve">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12E6C"/>
    <w:rsid w:val="000207A8"/>
    <w:rsid w:val="0002532E"/>
    <w:rsid w:val="000352FA"/>
    <w:rsid w:val="00045C91"/>
    <w:rsid w:val="00052D4E"/>
    <w:rsid w:val="000700C3"/>
    <w:rsid w:val="00094B95"/>
    <w:rsid w:val="000A7720"/>
    <w:rsid w:val="000C564C"/>
    <w:rsid w:val="000C6AE2"/>
    <w:rsid w:val="000D1EC8"/>
    <w:rsid w:val="000D3DAE"/>
    <w:rsid w:val="00101876"/>
    <w:rsid w:val="001310C2"/>
    <w:rsid w:val="00141880"/>
    <w:rsid w:val="00151288"/>
    <w:rsid w:val="0018091F"/>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42D6"/>
    <w:rsid w:val="003B6437"/>
    <w:rsid w:val="003D3AAE"/>
    <w:rsid w:val="003F2D54"/>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B5C89"/>
    <w:rsid w:val="005C0269"/>
    <w:rsid w:val="005D0B29"/>
    <w:rsid w:val="005D0C0D"/>
    <w:rsid w:val="006004C3"/>
    <w:rsid w:val="00620F4A"/>
    <w:rsid w:val="006379C4"/>
    <w:rsid w:val="0065616A"/>
    <w:rsid w:val="006732CA"/>
    <w:rsid w:val="006748DF"/>
    <w:rsid w:val="00681AD6"/>
    <w:rsid w:val="006A2633"/>
    <w:rsid w:val="006A528D"/>
    <w:rsid w:val="006C15B3"/>
    <w:rsid w:val="006C639E"/>
    <w:rsid w:val="00705120"/>
    <w:rsid w:val="00716CFF"/>
    <w:rsid w:val="0072117E"/>
    <w:rsid w:val="00722B4C"/>
    <w:rsid w:val="00726CD0"/>
    <w:rsid w:val="0074383E"/>
    <w:rsid w:val="00743EDA"/>
    <w:rsid w:val="007468B4"/>
    <w:rsid w:val="007477EE"/>
    <w:rsid w:val="00750E98"/>
    <w:rsid w:val="007914B2"/>
    <w:rsid w:val="00793E71"/>
    <w:rsid w:val="007945EA"/>
    <w:rsid w:val="007A38EE"/>
    <w:rsid w:val="007A7586"/>
    <w:rsid w:val="007B515E"/>
    <w:rsid w:val="007C3271"/>
    <w:rsid w:val="007C7C9C"/>
    <w:rsid w:val="007D53D3"/>
    <w:rsid w:val="007E39D0"/>
    <w:rsid w:val="007F24B2"/>
    <w:rsid w:val="0080569A"/>
    <w:rsid w:val="00807CFB"/>
    <w:rsid w:val="00810BAC"/>
    <w:rsid w:val="00810E75"/>
    <w:rsid w:val="00843F62"/>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177E0"/>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0410D"/>
    <w:rsid w:val="00C15DBC"/>
    <w:rsid w:val="00C17D7A"/>
    <w:rsid w:val="00C27AA2"/>
    <w:rsid w:val="00C41AFB"/>
    <w:rsid w:val="00C42D49"/>
    <w:rsid w:val="00C52E91"/>
    <w:rsid w:val="00C63F65"/>
    <w:rsid w:val="00C72455"/>
    <w:rsid w:val="00C8305E"/>
    <w:rsid w:val="00C83A3C"/>
    <w:rsid w:val="00CA2A71"/>
    <w:rsid w:val="00CA756B"/>
    <w:rsid w:val="00CA7844"/>
    <w:rsid w:val="00CC4AAF"/>
    <w:rsid w:val="00CD1BD9"/>
    <w:rsid w:val="00CE2BBC"/>
    <w:rsid w:val="00CF660E"/>
    <w:rsid w:val="00D307DE"/>
    <w:rsid w:val="00D3240C"/>
    <w:rsid w:val="00D42D36"/>
    <w:rsid w:val="00D47831"/>
    <w:rsid w:val="00D7549E"/>
    <w:rsid w:val="00D87F3B"/>
    <w:rsid w:val="00DC7749"/>
    <w:rsid w:val="00DD5A64"/>
    <w:rsid w:val="00DF0E2F"/>
    <w:rsid w:val="00E30F76"/>
    <w:rsid w:val="00E4720E"/>
    <w:rsid w:val="00E73569"/>
    <w:rsid w:val="00E8428F"/>
    <w:rsid w:val="00E93197"/>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668293858">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040009320">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JC-Price/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C-Price/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14DC-092D-454C-B376-85DB6C3D8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5</TotalTime>
  <Pages>1</Pages>
  <Words>11499</Words>
  <Characters>6554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21</cp:revision>
  <dcterms:created xsi:type="dcterms:W3CDTF">2021-10-26T19:51:00Z</dcterms:created>
  <dcterms:modified xsi:type="dcterms:W3CDTF">2025-02-10T21:48:00Z</dcterms:modified>
</cp:coreProperties>
</file>